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 X.</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axonic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xml:space="preserve">. This definition is </w:t>
      </w:r>
      <w:r w:rsidR="004E133F">
        <w:rPr>
          <w:lang w:val="en-US"/>
        </w:rPr>
        <w:t>only interesting on</w:t>
      </w:r>
      <w:r w:rsidR="003A36A2">
        <w:rPr>
          <w:lang w:val="en-US"/>
        </w:rPr>
        <w:t xml:space="preserve"> Windows but ignored on Linux/Mac</w:t>
      </w:r>
      <w:r w:rsidR="004E133F">
        <w:rPr>
          <w:lang w:val="en-US"/>
        </w:rPr>
        <w:t xml:space="preserve">. Alternatively, if this information is not </w:t>
      </w:r>
      <w:r w:rsidR="004E133F">
        <w:rPr>
          <w:lang w:val="en-US"/>
        </w:rPr>
        <w:lastRenderedPageBreak/>
        <w:t>provided, T2N asks for the path to nrniv.exe and keeps this information in the nrniv_win.txt in the T2N folder.</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r w:rsidR="00FE532C">
        <w:rPr>
          <w:lang w:val="en-US"/>
        </w:rPr>
        <w:t xml:space="preserve"> This feature does not work on Linux/Mac.</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3" w:name="OLE_LINK10"/>
      <w:bookmarkStart w:id="24"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5" w:name="OLE_LINK12"/>
      <w:bookmarkStart w:id="26" w:name="OLE_LINK13"/>
      <w:bookmarkStart w:id="27"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bookmarkStart w:id="28" w:name="_GoBack"/>
      <w:bookmarkEnd w:id="28"/>
      <w:proofErr w:type="spellStart"/>
      <w:proofErr w:type="gramStart"/>
      <w:r w:rsidRPr="00876B37">
        <w:rPr>
          <w:rStyle w:val="IntenseEmphasis"/>
          <w:lang w:val="en-US"/>
        </w:rPr>
        <w:lastRenderedPageBreak/>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This also transforms the T2N output time vector into a cell array containing an individual time vector for each cell.</w:t>
      </w:r>
    </w:p>
    <w:bookmarkEnd w:id="23"/>
    <w:bookmarkEnd w:id="24"/>
    <w:bookmarkEnd w:id="25"/>
    <w:bookmarkEnd w:id="26"/>
    <w:bookmarkEnd w:id="27"/>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9" w:name="OLE_LINK15"/>
      <w:bookmarkStart w:id="30"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9"/>
    <w:bookmarkEnd w:id="30"/>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lastRenderedPageBreak/>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use ‘on’ as the ‘watch’ variable!</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 xml:space="preserve">(e.g. Exp2Syn) defined at the same node, a connection is established to all of them unless you define the index to the PP group that should be connected to with the </w:t>
      </w:r>
      <w:r w:rsidRPr="001D5CC4">
        <w:rPr>
          <w:lang w:val="en-US"/>
        </w:rPr>
        <w:lastRenderedPageBreak/>
        <w:t>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lastRenderedPageBreak/>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lastRenderedPageBreak/>
        <w:t xml:space="preserve">To increase and decrease </w:t>
      </w:r>
      <w:proofErr w:type="spellStart"/>
      <w:r w:rsidRPr="00D56B93">
        <w:rPr>
          <w:lang w:val="en-US"/>
        </w:rPr>
        <w:t>g_pas</w:t>
      </w:r>
      <w:proofErr w:type="spellEnd"/>
      <w:r w:rsidRPr="00D56B93">
        <w:rPr>
          <w:lang w:val="en-US"/>
        </w:rPr>
        <w:t xml:space="preserve"> of cell 3 at node 1 linearly within 10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w:t>
      </w:r>
      <w:r w:rsidR="002D1D8E">
        <w:rPr>
          <w:lang w:val="en-US"/>
        </w:rPr>
        <w:lastRenderedPageBreak/>
        <w:t>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440" w:rsidRDefault="002D1440" w:rsidP="003A0808">
      <w:pPr>
        <w:spacing w:after="0" w:line="240" w:lineRule="auto"/>
      </w:pPr>
      <w:r>
        <w:separator/>
      </w:r>
    </w:p>
  </w:endnote>
  <w:endnote w:type="continuationSeparator" w:id="0">
    <w:p w:rsidR="002D1440" w:rsidRDefault="002D1440"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440" w:rsidRDefault="002D1440" w:rsidP="003A0808">
      <w:pPr>
        <w:spacing w:after="0" w:line="240" w:lineRule="auto"/>
      </w:pPr>
      <w:r>
        <w:separator/>
      </w:r>
    </w:p>
  </w:footnote>
  <w:footnote w:type="continuationSeparator" w:id="0">
    <w:p w:rsidR="002D1440" w:rsidRDefault="002D1440"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A0808"/>
    <w:rsid w:val="003A36A2"/>
    <w:rsid w:val="003A3C51"/>
    <w:rsid w:val="003B65BF"/>
    <w:rsid w:val="003F2136"/>
    <w:rsid w:val="003F2AE9"/>
    <w:rsid w:val="004148E1"/>
    <w:rsid w:val="00422733"/>
    <w:rsid w:val="004512B1"/>
    <w:rsid w:val="0046699B"/>
    <w:rsid w:val="004953D7"/>
    <w:rsid w:val="004955BB"/>
    <w:rsid w:val="004A7934"/>
    <w:rsid w:val="004E133F"/>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53C4"/>
    <w:rsid w:val="00E658C1"/>
    <w:rsid w:val="00E84E34"/>
    <w:rsid w:val="00EA041B"/>
    <w:rsid w:val="00EB12D3"/>
    <w:rsid w:val="00EB16B6"/>
    <w:rsid w:val="00ED0E4E"/>
    <w:rsid w:val="00ED1A1B"/>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02E1F-40BD-46D2-835D-4DBCEB4F5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371</Words>
  <Characters>27542</Characters>
  <Application>Microsoft Office Word</Application>
  <DocSecurity>0</DocSecurity>
  <Lines>229</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48</cp:revision>
  <dcterms:created xsi:type="dcterms:W3CDTF">2014-03-26T14:01:00Z</dcterms:created>
  <dcterms:modified xsi:type="dcterms:W3CDTF">2017-06-22T13:45:00Z</dcterms:modified>
</cp:coreProperties>
</file>